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B6653D" w14:textId="77777777" w:rsidR="002A2A03" w:rsidRDefault="002A2A03"/>
    <w:p w14:paraId="5056ADA6" w14:textId="77777777" w:rsidR="002A2A03" w:rsidRDefault="002A2A03" w:rsidP="001A0A79">
      <w:pPr>
        <w:ind w:firstLine="0"/>
      </w:pPr>
    </w:p>
    <w:p w14:paraId="2850A700" w14:textId="77777777" w:rsidR="002A2A03" w:rsidRDefault="002A2A03"/>
    <w:p w14:paraId="392381D8" w14:textId="77777777" w:rsidR="002A2A03" w:rsidRDefault="002A2A03"/>
    <w:p w14:paraId="223902F4" w14:textId="77777777" w:rsidR="002A2A03" w:rsidRDefault="002A2A03"/>
    <w:p w14:paraId="0033090F" w14:textId="77777777" w:rsidR="002D363A" w:rsidRPr="003A67D5" w:rsidRDefault="00E84D89" w:rsidP="002D363A">
      <w:pPr>
        <w:ind w:firstLine="0"/>
        <w:jc w:val="center"/>
      </w:pPr>
      <w:r w:rsidRPr="003A67D5">
        <w:t>Spina Bifida</w:t>
      </w:r>
      <w:bookmarkStart w:id="0" w:name="_GoBack"/>
      <w:bookmarkEnd w:id="0"/>
    </w:p>
    <w:p w14:paraId="40EF43B0" w14:textId="77777777" w:rsidR="002A2A03" w:rsidRPr="003A67D5" w:rsidRDefault="00E84D89">
      <w:pPr>
        <w:jc w:val="center"/>
      </w:pPr>
      <w:r w:rsidRPr="003A67D5">
        <w:t>Your Name  (First M. Last)</w:t>
      </w:r>
    </w:p>
    <w:p w14:paraId="36049C78" w14:textId="77777777" w:rsidR="002A2A03" w:rsidRPr="003A67D5" w:rsidRDefault="00E84D89">
      <w:pPr>
        <w:jc w:val="center"/>
      </w:pPr>
      <w:r w:rsidRPr="003A67D5">
        <w:t>School or Institution Name (University at Place or Town, State)</w:t>
      </w:r>
    </w:p>
    <w:p w14:paraId="69F36E2D" w14:textId="77777777" w:rsidR="002D363A" w:rsidRPr="003A67D5" w:rsidRDefault="002D363A" w:rsidP="00EB26FE">
      <w:pPr>
        <w:ind w:firstLine="0"/>
        <w:jc w:val="center"/>
      </w:pPr>
    </w:p>
    <w:p w14:paraId="3AD6923C" w14:textId="77777777" w:rsidR="002D363A" w:rsidRPr="003A67D5" w:rsidRDefault="002D363A" w:rsidP="00EB26FE">
      <w:pPr>
        <w:ind w:firstLine="0"/>
        <w:jc w:val="center"/>
      </w:pPr>
    </w:p>
    <w:p w14:paraId="54B4D220" w14:textId="77777777" w:rsidR="002D363A" w:rsidRPr="003A67D5" w:rsidRDefault="002D363A" w:rsidP="00EB26FE">
      <w:pPr>
        <w:ind w:firstLine="0"/>
        <w:jc w:val="center"/>
      </w:pPr>
    </w:p>
    <w:p w14:paraId="37EDF6A8" w14:textId="77777777" w:rsidR="002D363A" w:rsidRPr="003A67D5" w:rsidRDefault="002D363A" w:rsidP="00EB26FE">
      <w:pPr>
        <w:ind w:firstLine="0"/>
        <w:jc w:val="center"/>
      </w:pPr>
    </w:p>
    <w:p w14:paraId="3F1C6D7D" w14:textId="77777777" w:rsidR="002D363A" w:rsidRPr="003A67D5" w:rsidRDefault="002D363A" w:rsidP="00EB26FE">
      <w:pPr>
        <w:ind w:firstLine="0"/>
        <w:jc w:val="center"/>
      </w:pPr>
    </w:p>
    <w:p w14:paraId="40A121D0" w14:textId="77777777" w:rsidR="002D363A" w:rsidRPr="003A67D5" w:rsidRDefault="002D363A" w:rsidP="00EB26FE">
      <w:pPr>
        <w:ind w:firstLine="0"/>
        <w:jc w:val="center"/>
      </w:pPr>
    </w:p>
    <w:p w14:paraId="009AF465" w14:textId="77777777" w:rsidR="002D363A" w:rsidRPr="003A67D5" w:rsidRDefault="002D363A" w:rsidP="00EB26FE">
      <w:pPr>
        <w:ind w:firstLine="0"/>
        <w:jc w:val="center"/>
      </w:pPr>
    </w:p>
    <w:p w14:paraId="539E7346" w14:textId="77777777" w:rsidR="002D363A" w:rsidRPr="003A67D5" w:rsidRDefault="002D363A" w:rsidP="00EB26FE">
      <w:pPr>
        <w:ind w:firstLine="0"/>
        <w:jc w:val="center"/>
      </w:pPr>
    </w:p>
    <w:p w14:paraId="00B92132" w14:textId="77777777" w:rsidR="002D363A" w:rsidRPr="003A67D5" w:rsidRDefault="002D363A" w:rsidP="00EB26FE">
      <w:pPr>
        <w:ind w:firstLine="0"/>
        <w:jc w:val="center"/>
      </w:pPr>
    </w:p>
    <w:p w14:paraId="593B3528" w14:textId="77777777" w:rsidR="002D363A" w:rsidRPr="003A67D5" w:rsidRDefault="002D363A" w:rsidP="00EB26FE">
      <w:pPr>
        <w:ind w:firstLine="0"/>
        <w:jc w:val="center"/>
      </w:pPr>
    </w:p>
    <w:p w14:paraId="4F733000" w14:textId="77777777" w:rsidR="002D363A" w:rsidRPr="003A67D5" w:rsidRDefault="002D363A" w:rsidP="00EB26FE">
      <w:pPr>
        <w:ind w:firstLine="0"/>
        <w:jc w:val="center"/>
      </w:pPr>
    </w:p>
    <w:p w14:paraId="11054798" w14:textId="77777777" w:rsidR="002D363A" w:rsidRPr="003A67D5" w:rsidRDefault="002D363A" w:rsidP="00EB26FE">
      <w:pPr>
        <w:ind w:firstLine="0"/>
        <w:jc w:val="center"/>
      </w:pPr>
    </w:p>
    <w:p w14:paraId="129852A9" w14:textId="77777777" w:rsidR="002D363A" w:rsidRPr="003A67D5" w:rsidRDefault="002D363A" w:rsidP="00EB26FE">
      <w:pPr>
        <w:ind w:firstLine="0"/>
        <w:jc w:val="center"/>
      </w:pPr>
    </w:p>
    <w:p w14:paraId="78A7D8F6" w14:textId="77777777" w:rsidR="002D363A" w:rsidRPr="003A67D5" w:rsidRDefault="002D363A" w:rsidP="00EB26FE">
      <w:pPr>
        <w:ind w:firstLine="0"/>
        <w:jc w:val="center"/>
      </w:pPr>
    </w:p>
    <w:p w14:paraId="5A3B3EB7" w14:textId="77777777" w:rsidR="002D363A" w:rsidRPr="003A67D5" w:rsidRDefault="002D363A" w:rsidP="00EB26FE">
      <w:pPr>
        <w:ind w:firstLine="0"/>
        <w:jc w:val="center"/>
      </w:pPr>
    </w:p>
    <w:p w14:paraId="2DE1DB4E" w14:textId="77777777" w:rsidR="00EB26FE" w:rsidRPr="003A67D5" w:rsidRDefault="00E84D89" w:rsidP="00EB26FE">
      <w:pPr>
        <w:ind w:firstLine="0"/>
        <w:jc w:val="center"/>
        <w:rPr>
          <w:b/>
        </w:rPr>
      </w:pPr>
      <w:r w:rsidRPr="003A67D5">
        <w:rPr>
          <w:b/>
        </w:rPr>
        <w:lastRenderedPageBreak/>
        <w:t>Spina Bifida</w:t>
      </w:r>
    </w:p>
    <w:p w14:paraId="4CA71D98" w14:textId="77777777" w:rsidR="002D363A" w:rsidRPr="003A67D5" w:rsidRDefault="00E84D89" w:rsidP="009A3D7C">
      <w:pPr>
        <w:rPr>
          <w:b/>
        </w:rPr>
      </w:pPr>
      <w:r w:rsidRPr="003A67D5">
        <w:rPr>
          <w:b/>
        </w:rPr>
        <w:t xml:space="preserve">                                                       Introduction</w:t>
      </w:r>
    </w:p>
    <w:p w14:paraId="42273D64" w14:textId="77777777" w:rsidR="002D363A" w:rsidRPr="003A67D5" w:rsidRDefault="00E84D89" w:rsidP="00676EDD">
      <w:pPr>
        <w:pStyle w:val="Title"/>
        <w:jc w:val="left"/>
        <w:rPr>
          <w:rFonts w:cs="Times New Roman"/>
          <w:bCs w:val="0"/>
          <w:kern w:val="0"/>
          <w:szCs w:val="24"/>
        </w:rPr>
      </w:pPr>
      <w:r w:rsidRPr="003A67D5">
        <w:rPr>
          <w:rFonts w:cs="Times New Roman"/>
          <w:bCs w:val="0"/>
          <w:kern w:val="0"/>
          <w:szCs w:val="24"/>
        </w:rPr>
        <w:tab/>
        <w:t xml:space="preserve">Spina </w:t>
      </w:r>
      <w:r w:rsidR="00814F59" w:rsidRPr="003A67D5">
        <w:rPr>
          <w:rFonts w:cs="Times New Roman"/>
          <w:bCs w:val="0"/>
          <w:kern w:val="0"/>
          <w:szCs w:val="24"/>
        </w:rPr>
        <w:t xml:space="preserve">bifida is a birth defect which is caused by the incomplete closure </w:t>
      </w:r>
      <w:r w:rsidR="002554EC" w:rsidRPr="003A67D5">
        <w:rPr>
          <w:rFonts w:cs="Times New Roman"/>
          <w:bCs w:val="0"/>
          <w:kern w:val="0"/>
          <w:szCs w:val="24"/>
        </w:rPr>
        <w:t xml:space="preserve">of the spine and </w:t>
      </w:r>
      <w:r w:rsidR="00590EC3" w:rsidRPr="003A67D5">
        <w:rPr>
          <w:rFonts w:cs="Times New Roman"/>
          <w:bCs w:val="0"/>
          <w:kern w:val="0"/>
          <w:szCs w:val="24"/>
        </w:rPr>
        <w:t>spinal cord during the early development.</w:t>
      </w:r>
      <w:r w:rsidR="000A4449" w:rsidRPr="003A67D5">
        <w:rPr>
          <w:rFonts w:cs="Times New Roman"/>
          <w:bCs w:val="0"/>
          <w:kern w:val="0"/>
          <w:szCs w:val="24"/>
        </w:rPr>
        <w:t xml:space="preserve"> In the development of the human brain inside the womb of a mother,</w:t>
      </w:r>
      <w:r w:rsidR="00676EDD" w:rsidRPr="003A67D5">
        <w:rPr>
          <w:rFonts w:cs="Times New Roman"/>
          <w:bCs w:val="0"/>
          <w:kern w:val="0"/>
          <w:szCs w:val="24"/>
        </w:rPr>
        <w:t xml:space="preserve"> the top of the tube develops</w:t>
      </w:r>
      <w:r w:rsidR="002E7F86" w:rsidRPr="003A67D5">
        <w:rPr>
          <w:rFonts w:cs="Times New Roman"/>
          <w:bCs w:val="0"/>
          <w:kern w:val="0"/>
          <w:szCs w:val="24"/>
        </w:rPr>
        <w:t xml:space="preserve"> </w:t>
      </w:r>
      <w:r w:rsidR="00FC4117" w:rsidRPr="003A67D5">
        <w:rPr>
          <w:rFonts w:cs="Times New Roman"/>
          <w:bCs w:val="0"/>
          <w:kern w:val="0"/>
          <w:szCs w:val="24"/>
        </w:rPr>
        <w:t xml:space="preserve">the brain and the remaining </w:t>
      </w:r>
      <w:r w:rsidR="00BC7199" w:rsidRPr="003A67D5">
        <w:rPr>
          <w:rFonts w:cs="Times New Roman"/>
          <w:bCs w:val="0"/>
          <w:kern w:val="0"/>
          <w:szCs w:val="24"/>
        </w:rPr>
        <w:t>part shapes the spinal cord.</w:t>
      </w:r>
      <w:r w:rsidR="00AE368A" w:rsidRPr="003A67D5">
        <w:rPr>
          <w:rFonts w:cs="Times New Roman"/>
          <w:bCs w:val="0"/>
          <w:kern w:val="0"/>
          <w:szCs w:val="24"/>
        </w:rPr>
        <w:t xml:space="preserve"> It is essentially completed by the</w:t>
      </w:r>
      <w:r w:rsidR="00EF4836" w:rsidRPr="003A67D5">
        <w:rPr>
          <w:rFonts w:cs="Times New Roman"/>
          <w:bCs w:val="0"/>
          <w:kern w:val="0"/>
          <w:szCs w:val="24"/>
        </w:rPr>
        <w:t xml:space="preserve"> </w:t>
      </w:r>
      <w:r w:rsidR="005337C1" w:rsidRPr="003A67D5">
        <w:rPr>
          <w:rFonts w:cs="Times New Roman"/>
          <w:bCs w:val="0"/>
          <w:kern w:val="0"/>
          <w:szCs w:val="24"/>
        </w:rPr>
        <w:t>28</w:t>
      </w:r>
      <w:r w:rsidR="005337C1" w:rsidRPr="003A67D5">
        <w:rPr>
          <w:rFonts w:cs="Times New Roman"/>
          <w:bCs w:val="0"/>
          <w:kern w:val="0"/>
          <w:szCs w:val="24"/>
          <w:vertAlign w:val="superscript"/>
        </w:rPr>
        <w:t>th</w:t>
      </w:r>
      <w:r w:rsidR="005337C1" w:rsidRPr="003A67D5">
        <w:rPr>
          <w:rFonts w:cs="Times New Roman"/>
          <w:bCs w:val="0"/>
          <w:kern w:val="0"/>
          <w:szCs w:val="24"/>
        </w:rPr>
        <w:t xml:space="preserve"> day of pregnancy</w:t>
      </w:r>
      <w:r w:rsidR="00A16CC0" w:rsidRPr="003A67D5">
        <w:rPr>
          <w:rFonts w:cs="Times New Roman"/>
          <w:bCs w:val="0"/>
          <w:kern w:val="0"/>
          <w:szCs w:val="24"/>
        </w:rPr>
        <w:t>.</w:t>
      </w:r>
      <w:r w:rsidR="008A3771" w:rsidRPr="003A67D5">
        <w:rPr>
          <w:rFonts w:cs="Times New Roman"/>
          <w:bCs w:val="0"/>
          <w:kern w:val="0"/>
          <w:szCs w:val="24"/>
        </w:rPr>
        <w:t xml:space="preserve"> </w:t>
      </w:r>
      <w:r w:rsidR="00BE1AD8" w:rsidRPr="003A67D5">
        <w:rPr>
          <w:rFonts w:cs="Times New Roman"/>
          <w:bCs w:val="0"/>
          <w:kern w:val="0"/>
          <w:szCs w:val="24"/>
        </w:rPr>
        <w:t>However, brain disorder can occur in case of a complexity which surfaces the defect spina bifida</w:t>
      </w:r>
      <w:r w:rsidR="006959B7" w:rsidRPr="003A67D5">
        <w:rPr>
          <w:rFonts w:cs="Times New Roman"/>
          <w:bCs w:val="0"/>
          <w:kern w:val="0"/>
          <w:szCs w:val="24"/>
        </w:rPr>
        <w:t xml:space="preserve"> </w:t>
      </w:r>
      <w:r w:rsidR="006959B7" w:rsidRPr="003A67D5">
        <w:rPr>
          <w:rFonts w:cs="Times New Roman"/>
          <w:bCs w:val="0"/>
          <w:kern w:val="0"/>
          <w:szCs w:val="24"/>
        </w:rPr>
        <w:fldChar w:fldCharType="begin"/>
      </w:r>
      <w:r w:rsidR="006959B7" w:rsidRPr="003A67D5">
        <w:rPr>
          <w:rFonts w:cs="Times New Roman"/>
          <w:bCs w:val="0"/>
          <w:kern w:val="0"/>
          <w:szCs w:val="24"/>
        </w:rPr>
        <w:instrText xml:space="preserve"> ADDIN ZOTERO_ITEM CSL_CITATION {"citationID":"j7w9aRH6","properties":{"formattedCitation":"(\\uc0\\u8220{}Spina bifida (Split Spine): Causes, Symptoms, Diagnoses, and Treatment,\\uc0\\u8221{} n.d.)","plainCitation":"(“Spina bifida (Split Spine): Causes, Symptoms, Diagnoses, and Treatment,” n.d.)","noteIndex":0},"citationItems":[{"id":457,"uris":["http://zotero.org/users/local/yvjivw9i/items/IFN2JQMI"],"uri":["http://zotero.org/users/local/yvjivw9i/items/IFN2JQMI"],"itemData":{"id":457,"type":"webpage","title":"Spina bifida (Split Spine): Causes, Symptoms, Diagnoses, and Treatment","URL":"https://www.webmd.com/parenting/baby/spina-bifida#1","accessed":{"date-parts":[["2019",5,29]]}}}],"schema":"https://github.com/citation-style-language/schema/raw/master/csl-citation.json"} </w:instrText>
      </w:r>
      <w:r w:rsidR="006959B7" w:rsidRPr="003A67D5">
        <w:rPr>
          <w:rFonts w:cs="Times New Roman"/>
          <w:bCs w:val="0"/>
          <w:kern w:val="0"/>
          <w:szCs w:val="24"/>
        </w:rPr>
        <w:fldChar w:fldCharType="separate"/>
      </w:r>
      <w:r w:rsidR="006959B7" w:rsidRPr="003A67D5">
        <w:rPr>
          <w:rFonts w:cs="Times New Roman"/>
          <w:szCs w:val="24"/>
        </w:rPr>
        <w:t>(“Spina bifida (Split Spine): Causes, Symptoms, Diagnoses, and Treatment,” n.d.)</w:t>
      </w:r>
      <w:r w:rsidR="006959B7" w:rsidRPr="003A67D5">
        <w:rPr>
          <w:rFonts w:cs="Times New Roman"/>
          <w:bCs w:val="0"/>
          <w:kern w:val="0"/>
          <w:szCs w:val="24"/>
        </w:rPr>
        <w:fldChar w:fldCharType="end"/>
      </w:r>
      <w:r w:rsidR="00BE1AD8" w:rsidRPr="003A67D5">
        <w:rPr>
          <w:rFonts w:cs="Times New Roman"/>
          <w:bCs w:val="0"/>
          <w:kern w:val="0"/>
          <w:szCs w:val="24"/>
        </w:rPr>
        <w:t>.</w:t>
      </w:r>
      <w:r w:rsidR="00FF49C3" w:rsidRPr="003A67D5">
        <w:rPr>
          <w:rFonts w:cs="Times New Roman"/>
          <w:bCs w:val="0"/>
          <w:kern w:val="0"/>
          <w:szCs w:val="24"/>
        </w:rPr>
        <w:t xml:space="preserve"> Spina bifida is the most </w:t>
      </w:r>
      <w:r w:rsidR="00952E56" w:rsidRPr="003A67D5">
        <w:rPr>
          <w:rFonts w:cs="Times New Roman"/>
          <w:bCs w:val="0"/>
          <w:kern w:val="0"/>
          <w:szCs w:val="24"/>
        </w:rPr>
        <w:t>prominent</w:t>
      </w:r>
      <w:r w:rsidR="00FF49C3" w:rsidRPr="003A67D5">
        <w:rPr>
          <w:rFonts w:cs="Times New Roman"/>
          <w:bCs w:val="0"/>
          <w:kern w:val="0"/>
          <w:szCs w:val="24"/>
        </w:rPr>
        <w:t xml:space="preserve"> birth defect which is affiliated with lives in the United States of America (USA)</w:t>
      </w:r>
      <w:r w:rsidR="00952E56" w:rsidRPr="003A67D5">
        <w:rPr>
          <w:rFonts w:cs="Times New Roman"/>
          <w:bCs w:val="0"/>
          <w:kern w:val="0"/>
          <w:szCs w:val="24"/>
        </w:rPr>
        <w:t xml:space="preserve">. </w:t>
      </w:r>
      <w:r w:rsidR="00211B40" w:rsidRPr="003A67D5">
        <w:rPr>
          <w:rFonts w:cs="Times New Roman"/>
          <w:bCs w:val="0"/>
          <w:kern w:val="0"/>
          <w:szCs w:val="24"/>
        </w:rPr>
        <w:t xml:space="preserve"> </w:t>
      </w:r>
      <w:r w:rsidR="00952E56" w:rsidRPr="003A67D5">
        <w:rPr>
          <w:rFonts w:cs="Times New Roman"/>
          <w:bCs w:val="0"/>
          <w:kern w:val="0"/>
          <w:szCs w:val="24"/>
        </w:rPr>
        <w:t>It ranges from mild to severe as the cases of occurrence are rarely the same in two children. The extent of severity depends on the opening located on the spine.</w:t>
      </w:r>
      <w:r w:rsidR="00FB32C6" w:rsidRPr="003A67D5">
        <w:rPr>
          <w:rFonts w:cs="Times New Roman"/>
          <w:bCs w:val="0"/>
          <w:kern w:val="0"/>
          <w:szCs w:val="24"/>
        </w:rPr>
        <w:t xml:space="preserve"> </w:t>
      </w:r>
      <w:r w:rsidR="00EA1C74" w:rsidRPr="003A67D5">
        <w:rPr>
          <w:rFonts w:cs="Times New Roman"/>
          <w:bCs w:val="0"/>
          <w:kern w:val="0"/>
          <w:szCs w:val="24"/>
        </w:rPr>
        <w:t>It is imperative to deliberate the causes, symptoms, prevention</w:t>
      </w:r>
      <w:r w:rsidR="006B69E8" w:rsidRPr="003A67D5">
        <w:rPr>
          <w:rFonts w:cs="Times New Roman"/>
          <w:bCs w:val="0"/>
          <w:kern w:val="0"/>
          <w:szCs w:val="24"/>
        </w:rPr>
        <w:t>, treatment</w:t>
      </w:r>
      <w:r w:rsidR="00EA1C74" w:rsidRPr="003A67D5">
        <w:rPr>
          <w:rFonts w:cs="Times New Roman"/>
          <w:bCs w:val="0"/>
          <w:kern w:val="0"/>
          <w:szCs w:val="24"/>
        </w:rPr>
        <w:t xml:space="preserve"> and </w:t>
      </w:r>
      <w:r w:rsidR="00AA0C5B" w:rsidRPr="003A67D5">
        <w:rPr>
          <w:rFonts w:cs="Times New Roman"/>
          <w:bCs w:val="0"/>
          <w:kern w:val="0"/>
          <w:szCs w:val="24"/>
        </w:rPr>
        <w:t xml:space="preserve">prognosis of </w:t>
      </w:r>
      <w:r w:rsidR="006B69E8" w:rsidRPr="003A67D5">
        <w:rPr>
          <w:rFonts w:cs="Times New Roman"/>
          <w:bCs w:val="0"/>
          <w:kern w:val="0"/>
          <w:szCs w:val="24"/>
        </w:rPr>
        <w:t>spina</w:t>
      </w:r>
      <w:r w:rsidR="00F77715" w:rsidRPr="003A67D5">
        <w:rPr>
          <w:rFonts w:cs="Times New Roman"/>
          <w:bCs w:val="0"/>
          <w:kern w:val="0"/>
          <w:szCs w:val="24"/>
        </w:rPr>
        <w:t xml:space="preserve"> </w:t>
      </w:r>
      <w:r w:rsidR="006B69E8" w:rsidRPr="003A67D5">
        <w:rPr>
          <w:rFonts w:cs="Times New Roman"/>
          <w:bCs w:val="0"/>
          <w:kern w:val="0"/>
          <w:szCs w:val="24"/>
        </w:rPr>
        <w:t>bifida.</w:t>
      </w:r>
    </w:p>
    <w:p w14:paraId="766AF1C1" w14:textId="77777777" w:rsidR="00F77715" w:rsidRPr="003A67D5" w:rsidRDefault="00E84D89" w:rsidP="00FB32C6">
      <w:pPr>
        <w:pStyle w:val="Title"/>
        <w:ind w:left="3600" w:firstLine="720"/>
        <w:jc w:val="left"/>
        <w:rPr>
          <w:b/>
        </w:rPr>
      </w:pPr>
      <w:r w:rsidRPr="003A67D5">
        <w:rPr>
          <w:b/>
        </w:rPr>
        <w:t>Types</w:t>
      </w:r>
    </w:p>
    <w:p w14:paraId="7FC95D70" w14:textId="77777777" w:rsidR="00846A7F" w:rsidRPr="003A67D5" w:rsidRDefault="00E84D89" w:rsidP="00B741BF">
      <w:pPr>
        <w:pStyle w:val="Title"/>
        <w:jc w:val="left"/>
      </w:pPr>
      <w:r w:rsidRPr="003A67D5">
        <w:tab/>
        <w:t xml:space="preserve">It can occur in several forms as spina </w:t>
      </w:r>
      <w:r w:rsidR="009E60F7" w:rsidRPr="003A67D5">
        <w:t>bifida occulta, occult spin</w:t>
      </w:r>
      <w:r w:rsidR="00ED31E5" w:rsidRPr="003A67D5">
        <w:t>al dysraphism</w:t>
      </w:r>
      <w:r w:rsidR="00CE31BC" w:rsidRPr="003A67D5">
        <w:t xml:space="preserve"> (OSD)</w:t>
      </w:r>
      <w:r w:rsidR="00ED31E5" w:rsidRPr="003A67D5">
        <w:t xml:space="preserve"> and</w:t>
      </w:r>
      <w:r w:rsidR="006A0CB5" w:rsidRPr="003A67D5">
        <w:t xml:space="preserve"> </w:t>
      </w:r>
      <w:r w:rsidR="00AE0C3C" w:rsidRPr="003A67D5">
        <w:t>meningocele</w:t>
      </w:r>
      <w:r w:rsidR="006A0CB5" w:rsidRPr="003A67D5">
        <w:t>.</w:t>
      </w:r>
      <w:r w:rsidR="00AE0C3C" w:rsidRPr="003A67D5">
        <w:t xml:space="preserve"> </w:t>
      </w:r>
      <w:r w:rsidR="00486999" w:rsidRPr="003A67D5">
        <w:t>In OSD, most of the bab</w:t>
      </w:r>
      <w:r w:rsidR="00442000" w:rsidRPr="003A67D5">
        <w:t xml:space="preserve">ies </w:t>
      </w:r>
      <w:r w:rsidR="00613C9D" w:rsidRPr="003A67D5">
        <w:t>have a dimple in the lower back.</w:t>
      </w:r>
      <w:r w:rsidR="001C1626" w:rsidRPr="003A67D5">
        <w:t xml:space="preserve"> Doctors have to utilize specialized test and tools to be sure as all the babies with dimples do not establish OSD.</w:t>
      </w:r>
      <w:r w:rsidR="00A466FB" w:rsidRPr="003A67D5">
        <w:t xml:space="preserve"> The other common signs are tufts of hair on the small lump and hyperpigmented pa</w:t>
      </w:r>
      <w:r w:rsidR="005D3888" w:rsidRPr="003A67D5">
        <w:t>tches on the back</w:t>
      </w:r>
      <w:r w:rsidR="00353DDC" w:rsidRPr="003A67D5">
        <w:t xml:space="preserve">. The spinal cord struggles to grow an inappropriate </w:t>
      </w:r>
      <w:r w:rsidR="00507B95" w:rsidRPr="003A67D5">
        <w:t xml:space="preserve">manner in OSD </w:t>
      </w:r>
      <w:r w:rsidR="00A7380A" w:rsidRPr="003A67D5">
        <w:t>and manifests in serious problems.</w:t>
      </w:r>
      <w:r w:rsidR="00517FF7" w:rsidRPr="003A67D5">
        <w:t xml:space="preserve"> The seco</w:t>
      </w:r>
      <w:r w:rsidR="008E4017" w:rsidRPr="003A67D5">
        <w:t>nd t</w:t>
      </w:r>
      <w:r w:rsidR="002E0B59" w:rsidRPr="003A67D5">
        <w:t>ype is spin</w:t>
      </w:r>
      <w:r w:rsidR="00135DCC" w:rsidRPr="003A67D5">
        <w:t>a bifida occulta. It is present in approximately 15% of healthy people and called hidden spina bifida.</w:t>
      </w:r>
      <w:r w:rsidR="00D871C1" w:rsidRPr="003A67D5">
        <w:t xml:space="preserve"> It has no symp</w:t>
      </w:r>
      <w:r w:rsidR="00105252" w:rsidRPr="003A67D5">
        <w:t>toms and rarely causes potential harm</w:t>
      </w:r>
      <w:r w:rsidR="007A7B88" w:rsidRPr="003A67D5">
        <w:t>. An X-ray of the back makes people aware that the</w:t>
      </w:r>
      <w:r w:rsidR="00D876A0" w:rsidRPr="003A67D5">
        <w:t>y have spina bifida occulta</w:t>
      </w:r>
      <w:r w:rsidR="006959B7" w:rsidRPr="003A67D5">
        <w:t xml:space="preserve"> </w:t>
      </w:r>
      <w:r w:rsidR="006959B7" w:rsidRPr="003A67D5">
        <w:fldChar w:fldCharType="begin"/>
      </w:r>
      <w:r w:rsidR="006959B7" w:rsidRPr="003A67D5">
        <w:instrText xml:space="preserve"> ADDIN ZOTERO_ITEM CSL_CITATION {"citationID":"zCU7xaBN","properties":{"formattedCitation":"(\\uc0\\u8220{}What is Spina Bifida?,\\uc0\\u8221{} n.d.)","plainCitation":"(“What is Spina Bifida?,” n.d.)","noteIndex":0},"citationItems":[{"id":463,"uris":["http://zotero.org/users/local/yvjivw9i/items/2PJAL2JM"],"uri":["http://zotero.org/users/local/yvjivw9i/items/2PJAL2JM"],"itemData":{"id":463,"type":"webpage","title":"What is Spina Bifida?","container-title":"Spina Bifida Association","URL":"https://www.spinabifidaassociation.org/what-is-spina-bifida/","language":"en-US","accessed":{"date-parts":[["2019",5,29]]}}}],"schema":"https://github.com/citation-style-language/schema/raw/master/csl-citation.json"} </w:instrText>
      </w:r>
      <w:r w:rsidR="006959B7" w:rsidRPr="003A67D5">
        <w:fldChar w:fldCharType="separate"/>
      </w:r>
      <w:r w:rsidR="006959B7" w:rsidRPr="003A67D5">
        <w:rPr>
          <w:rFonts w:cs="Times New Roman"/>
          <w:szCs w:val="24"/>
        </w:rPr>
        <w:t>(“What is Spina Bifida?,” n.d.)</w:t>
      </w:r>
      <w:r w:rsidR="006959B7" w:rsidRPr="003A67D5">
        <w:fldChar w:fldCharType="end"/>
      </w:r>
      <w:r w:rsidR="00D876A0" w:rsidRPr="003A67D5">
        <w:t xml:space="preserve">. However, it is necessary to underpin that the </w:t>
      </w:r>
      <w:r w:rsidR="007355FE" w:rsidRPr="003A67D5">
        <w:t xml:space="preserve">diagnosis through an X-ray is deemed an </w:t>
      </w:r>
      <w:r w:rsidR="00F15047" w:rsidRPr="003A67D5">
        <w:t xml:space="preserve">incidental finding because the x-ray is intended </w:t>
      </w:r>
      <w:r w:rsidR="00E064E4" w:rsidRPr="003A67D5">
        <w:t>for</w:t>
      </w:r>
      <w:r w:rsidR="00F15047" w:rsidRPr="003A67D5">
        <w:t xml:space="preserve"> other </w:t>
      </w:r>
      <w:r w:rsidR="00E064E4" w:rsidRPr="003A67D5">
        <w:t>purposes</w:t>
      </w:r>
      <w:r w:rsidR="00F15047" w:rsidRPr="003A67D5">
        <w:t>.</w:t>
      </w:r>
      <w:r w:rsidR="00E064E4" w:rsidRPr="003A67D5">
        <w:t xml:space="preserve"> In a small group </w:t>
      </w:r>
      <w:r w:rsidR="00E064E4" w:rsidRPr="003A67D5">
        <w:lastRenderedPageBreak/>
        <w:t xml:space="preserve">of </w:t>
      </w:r>
      <w:r w:rsidR="00067E4F" w:rsidRPr="003A67D5">
        <w:t>population with SBO</w:t>
      </w:r>
      <w:r w:rsidR="00221365" w:rsidRPr="003A67D5">
        <w:t>, neurologica</w:t>
      </w:r>
      <w:r w:rsidR="00C003A3" w:rsidRPr="003A67D5">
        <w:t>l symptoms and pain may occur.</w:t>
      </w:r>
      <w:r w:rsidR="00D71664" w:rsidRPr="003A67D5">
        <w:t xml:space="preserve"> </w:t>
      </w:r>
      <w:r w:rsidR="00051865" w:rsidRPr="003A67D5">
        <w:t xml:space="preserve">Tethered cord is an </w:t>
      </w:r>
      <w:r w:rsidR="00481407" w:rsidRPr="003A67D5">
        <w:t xml:space="preserve">insidious complexity which </w:t>
      </w:r>
      <w:r w:rsidR="00970A2A" w:rsidRPr="003A67D5">
        <w:t>needs the assessment from a neurosurgeon.</w:t>
      </w:r>
      <w:r w:rsidR="00C9334A" w:rsidRPr="003A67D5">
        <w:t xml:space="preserve"> </w:t>
      </w:r>
      <w:r w:rsidR="00982D69" w:rsidRPr="003A67D5">
        <w:t xml:space="preserve">The </w:t>
      </w:r>
      <w:r w:rsidR="00A53C84" w:rsidRPr="003A67D5">
        <w:t xml:space="preserve">third kind is the Meningocele that causes the part of the spinal cord to traverse </w:t>
      </w:r>
      <w:r w:rsidR="0081710B" w:rsidRPr="003A67D5">
        <w:t>through t</w:t>
      </w:r>
      <w:r w:rsidR="00F33A86" w:rsidRPr="003A67D5">
        <w:t>he spine as a sac is pushed out.</w:t>
      </w:r>
      <w:r w:rsidR="001B28DA" w:rsidRPr="003A67D5">
        <w:t xml:space="preserve"> </w:t>
      </w:r>
      <w:r w:rsidR="004F1AB1" w:rsidRPr="003A67D5">
        <w:t>Nerv</w:t>
      </w:r>
      <w:r w:rsidR="003D14C6" w:rsidRPr="003A67D5">
        <w:t xml:space="preserve">e </w:t>
      </w:r>
      <w:r w:rsidR="006F390F" w:rsidRPr="003A67D5">
        <w:t>fluid is present in the sac and</w:t>
      </w:r>
      <w:r w:rsidR="001916F5" w:rsidRPr="003A67D5">
        <w:t xml:space="preserve"> </w:t>
      </w:r>
      <w:r w:rsidR="00C05AC0" w:rsidRPr="003A67D5">
        <w:t>causes no nerve damage.</w:t>
      </w:r>
      <w:r w:rsidR="001C3434" w:rsidRPr="003A67D5">
        <w:t xml:space="preserve"> However, minor disabilities may occur in minor with</w:t>
      </w:r>
      <w:r w:rsidR="00ED1EE7" w:rsidRPr="003A67D5">
        <w:t xml:space="preserve"> these disabilities.</w:t>
      </w:r>
      <w:r w:rsidRPr="003A67D5">
        <w:t xml:space="preserve"> </w:t>
      </w:r>
    </w:p>
    <w:p w14:paraId="6B129A48" w14:textId="77777777" w:rsidR="002D363A" w:rsidRPr="003A67D5" w:rsidRDefault="00E84D89" w:rsidP="00B741BF">
      <w:pPr>
        <w:pStyle w:val="Title"/>
        <w:jc w:val="left"/>
        <w:rPr>
          <w:b/>
        </w:rPr>
      </w:pPr>
      <w:r w:rsidRPr="003A67D5">
        <w:tab/>
      </w:r>
      <w:r w:rsidRPr="003A67D5">
        <w:tab/>
      </w:r>
      <w:r w:rsidRPr="003A67D5">
        <w:tab/>
      </w:r>
      <w:r w:rsidR="008F39C6" w:rsidRPr="003A67D5">
        <w:tab/>
        <w:t xml:space="preserve">       </w:t>
      </w:r>
      <w:r w:rsidR="008F39C6" w:rsidRPr="003A67D5">
        <w:rPr>
          <w:b/>
        </w:rPr>
        <w:t>Diagnoses</w:t>
      </w:r>
      <w:r w:rsidR="00F252F5" w:rsidRPr="003A67D5">
        <w:rPr>
          <w:b/>
        </w:rPr>
        <w:t xml:space="preserve"> </w:t>
      </w:r>
    </w:p>
    <w:p w14:paraId="43B59B17" w14:textId="5805D3C7" w:rsidR="002D363A" w:rsidRPr="003A67D5" w:rsidRDefault="00E84D89" w:rsidP="008F39C6">
      <w:pPr>
        <w:pStyle w:val="Title"/>
        <w:jc w:val="left"/>
      </w:pPr>
      <w:r w:rsidRPr="003A67D5">
        <w:tab/>
      </w:r>
      <w:r w:rsidR="000F54E4" w:rsidRPr="003A67D5">
        <w:t xml:space="preserve">Three common checks </w:t>
      </w:r>
      <w:r w:rsidR="00844FF1" w:rsidRPr="003A67D5">
        <w:t>are</w:t>
      </w:r>
      <w:r w:rsidR="000F54E4" w:rsidRPr="003A67D5">
        <w:t xml:space="preserve"> </w:t>
      </w:r>
      <w:r w:rsidR="00844FF1" w:rsidRPr="003A67D5">
        <w:t>present</w:t>
      </w:r>
      <w:r w:rsidR="000F54E4" w:rsidRPr="003A67D5">
        <w:t xml:space="preserve"> for identification </w:t>
      </w:r>
      <w:r w:rsidR="00942167" w:rsidRPr="003A67D5">
        <w:t>of spina bifida i</w:t>
      </w:r>
      <w:r w:rsidR="00844FF1" w:rsidRPr="003A67D5">
        <w:t>n t</w:t>
      </w:r>
      <w:r w:rsidR="003A67D5" w:rsidRPr="003A67D5">
        <w:t xml:space="preserve">he </w:t>
      </w:r>
      <w:r w:rsidR="00844FF1" w:rsidRPr="003A67D5">
        <w:t>baby in</w:t>
      </w:r>
      <w:r w:rsidR="003A67D5" w:rsidRPr="003A67D5">
        <w:t>side</w:t>
      </w:r>
      <w:r w:rsidR="00844FF1" w:rsidRPr="003A67D5">
        <w:t xml:space="preserve"> the womb of the mothe</w:t>
      </w:r>
      <w:r w:rsidR="00942167" w:rsidRPr="003A67D5">
        <w:t>r.</w:t>
      </w:r>
      <w:r w:rsidR="00844FF1" w:rsidRPr="003A67D5">
        <w:t xml:space="preserve"> First, a sample of mother’s b</w:t>
      </w:r>
      <w:r w:rsidR="00F13C02" w:rsidRPr="003A67D5">
        <w:t>lood can be tested to find out the extent of the specific protein called AFP</w:t>
      </w:r>
      <w:r w:rsidR="002123B1" w:rsidRPr="003A67D5">
        <w:t xml:space="preserve"> (16 weeks of gestation)</w:t>
      </w:r>
      <w:r w:rsidR="00F13C02" w:rsidRPr="003A67D5">
        <w:t>.</w:t>
      </w:r>
      <w:r w:rsidR="004530FF" w:rsidRPr="003A67D5">
        <w:t xml:space="preserve"> In </w:t>
      </w:r>
      <w:r w:rsidR="0098775E" w:rsidRPr="003A67D5">
        <w:t>case</w:t>
      </w:r>
      <w:r w:rsidR="00F37EE1" w:rsidRPr="003A67D5">
        <w:t xml:space="preserve"> </w:t>
      </w:r>
      <w:r w:rsidR="00D84FA3" w:rsidRPr="003A67D5">
        <w:t>AFP level is high,</w:t>
      </w:r>
      <w:r w:rsidR="009206A5" w:rsidRPr="003A67D5">
        <w:t xml:space="preserve"> it may indicate the presence of spina bifida or another</w:t>
      </w:r>
      <w:r w:rsidR="00E84E26" w:rsidRPr="003A67D5">
        <w:t xml:space="preserve"> tube defect </w:t>
      </w:r>
      <w:r w:rsidR="00007C59" w:rsidRPr="003A67D5">
        <w:t>in</w:t>
      </w:r>
      <w:r w:rsidR="00E84E26" w:rsidRPr="003A67D5">
        <w:t xml:space="preserve"> the baby</w:t>
      </w:r>
      <w:r w:rsidR="00B855EE" w:rsidRPr="003A67D5">
        <w:t xml:space="preserve">. Another prominent </w:t>
      </w:r>
      <w:r w:rsidR="00007C59" w:rsidRPr="003A67D5">
        <w:t>technique</w:t>
      </w:r>
      <w:r w:rsidR="00B855EE" w:rsidRPr="003A67D5">
        <w:t xml:space="preserve"> used for diagnosis is through </w:t>
      </w:r>
      <w:r w:rsidR="003A67D5" w:rsidRPr="003A67D5">
        <w:t>ultrasound</w:t>
      </w:r>
      <w:r w:rsidR="00B855EE" w:rsidRPr="003A67D5">
        <w:t>.</w:t>
      </w:r>
      <w:r w:rsidR="006B3218" w:rsidRPr="003A67D5">
        <w:t xml:space="preserve"> The tissues in the body are bounced off by high</w:t>
      </w:r>
      <w:r w:rsidR="005B0BBC" w:rsidRPr="003A67D5">
        <w:t>-frequency</w:t>
      </w:r>
      <w:r w:rsidR="006B3218" w:rsidRPr="003A67D5">
        <w:t xml:space="preserve"> sound waves</w:t>
      </w:r>
      <w:r w:rsidR="005B0BBC" w:rsidRPr="003A67D5">
        <w:t xml:space="preserve"> </w:t>
      </w:r>
      <w:r w:rsidR="00FB0FEE" w:rsidRPr="003A67D5">
        <w:t>and pictures o</w:t>
      </w:r>
      <w:r w:rsidR="00051F0C" w:rsidRPr="003A67D5">
        <w:t>f the baby are made on the monitor.</w:t>
      </w:r>
      <w:r w:rsidR="00BA2897" w:rsidRPr="003A67D5">
        <w:t xml:space="preserve"> If the baby has spina bifida</w:t>
      </w:r>
      <w:r w:rsidR="00900656" w:rsidRPr="003A67D5">
        <w:t>,</w:t>
      </w:r>
      <w:r w:rsidR="000E5218" w:rsidRPr="003A67D5">
        <w:t xml:space="preserve"> </w:t>
      </w:r>
      <w:r w:rsidR="00D026C2" w:rsidRPr="003A67D5">
        <w:t>a s</w:t>
      </w:r>
      <w:r w:rsidR="002B5996" w:rsidRPr="003A67D5">
        <w:t xml:space="preserve">ack poking outside the spine or </w:t>
      </w:r>
      <w:r w:rsidR="00D026C2" w:rsidRPr="003A67D5">
        <w:t xml:space="preserve">an open spine will be </w:t>
      </w:r>
      <w:r w:rsidR="002B5996" w:rsidRPr="003A67D5">
        <w:t>visible</w:t>
      </w:r>
      <w:r w:rsidR="00D026C2" w:rsidRPr="003A67D5">
        <w:t>.</w:t>
      </w:r>
      <w:r w:rsidR="002B5996" w:rsidRPr="003A67D5">
        <w:t xml:space="preserve"> </w:t>
      </w:r>
    </w:p>
    <w:p w14:paraId="290BA097" w14:textId="77777777" w:rsidR="008751D2" w:rsidRPr="003A67D5" w:rsidRDefault="00E84D89" w:rsidP="008F39C6">
      <w:pPr>
        <w:pStyle w:val="Title"/>
        <w:jc w:val="left"/>
        <w:rPr>
          <w:b/>
        </w:rPr>
      </w:pPr>
      <w:r w:rsidRPr="003A67D5">
        <w:rPr>
          <w:b/>
        </w:rPr>
        <w:tab/>
      </w:r>
      <w:r w:rsidRPr="003A67D5">
        <w:rPr>
          <w:b/>
        </w:rPr>
        <w:tab/>
      </w:r>
      <w:r w:rsidR="00EC05ED" w:rsidRPr="003A67D5">
        <w:rPr>
          <w:b/>
        </w:rPr>
        <w:t xml:space="preserve">                             </w:t>
      </w:r>
      <w:r w:rsidR="00B27578" w:rsidRPr="003A67D5">
        <w:rPr>
          <w:b/>
        </w:rPr>
        <w:t xml:space="preserve">       </w:t>
      </w:r>
      <w:r w:rsidR="00EC05ED" w:rsidRPr="003A67D5">
        <w:rPr>
          <w:b/>
        </w:rPr>
        <w:t xml:space="preserve"> </w:t>
      </w:r>
      <w:r w:rsidRPr="003A67D5">
        <w:rPr>
          <w:b/>
        </w:rPr>
        <w:t xml:space="preserve"> </w:t>
      </w:r>
      <w:r w:rsidR="0080383E" w:rsidRPr="003A67D5">
        <w:rPr>
          <w:b/>
        </w:rPr>
        <w:t xml:space="preserve">  </w:t>
      </w:r>
      <w:r w:rsidR="00EC05ED" w:rsidRPr="003A67D5">
        <w:rPr>
          <w:b/>
        </w:rPr>
        <w:t>Pr</w:t>
      </w:r>
      <w:r w:rsidRPr="003A67D5">
        <w:rPr>
          <w:b/>
        </w:rPr>
        <w:t>ognosis</w:t>
      </w:r>
    </w:p>
    <w:p w14:paraId="3E1C9586" w14:textId="77777777" w:rsidR="0080383E" w:rsidRPr="003A67D5" w:rsidRDefault="00E84D89" w:rsidP="008F39C6">
      <w:pPr>
        <w:pStyle w:val="Title"/>
        <w:jc w:val="left"/>
      </w:pPr>
      <w:r w:rsidRPr="003A67D5">
        <w:tab/>
      </w:r>
      <w:r w:rsidR="00C34E57" w:rsidRPr="003A67D5">
        <w:t xml:space="preserve">Children suffering </w:t>
      </w:r>
      <w:r w:rsidR="0042514A" w:rsidRPr="003A67D5">
        <w:t>from spina bifi</w:t>
      </w:r>
      <w:r w:rsidR="000C198A" w:rsidRPr="003A67D5">
        <w:t>da can also lead proactive lives.</w:t>
      </w:r>
      <w:r w:rsidR="00DF311B" w:rsidRPr="003A67D5">
        <w:t xml:space="preserve"> Activity, prognosis and </w:t>
      </w:r>
      <w:r w:rsidR="00934B93" w:rsidRPr="003A67D5">
        <w:t>participation rely on the severi</w:t>
      </w:r>
      <w:r w:rsidR="00E27E17" w:rsidRPr="003A67D5">
        <w:t xml:space="preserve">ty and number of abnormalities and pertinent </w:t>
      </w:r>
      <w:r w:rsidR="00577F47" w:rsidRPr="003A67D5">
        <w:t>environmental</w:t>
      </w:r>
      <w:r w:rsidR="00E27E17" w:rsidRPr="003A67D5">
        <w:t xml:space="preserve"> factors.</w:t>
      </w:r>
      <w:r w:rsidR="00577F47" w:rsidRPr="003A67D5">
        <w:t xml:space="preserve"> </w:t>
      </w:r>
      <w:r w:rsidR="00647319" w:rsidRPr="003A67D5">
        <w:t xml:space="preserve">A wide range of children </w:t>
      </w:r>
      <w:r w:rsidR="00DA3DC9" w:rsidRPr="003A67D5">
        <w:t>with this disorder possess intelligence si</w:t>
      </w:r>
      <w:r w:rsidR="00270DA6" w:rsidRPr="003A67D5">
        <w:t>milar to others and can walk with assistive devices.</w:t>
      </w:r>
      <w:r w:rsidR="005862DA" w:rsidRPr="003A67D5">
        <w:t xml:space="preserve"> </w:t>
      </w:r>
      <w:r w:rsidR="00284BF1" w:rsidRPr="003A67D5">
        <w:t>In case a learning</w:t>
      </w:r>
      <w:r w:rsidR="009126A7" w:rsidRPr="003A67D5">
        <w:t xml:space="preserve"> complexity </w:t>
      </w:r>
      <w:r w:rsidR="00B27578" w:rsidRPr="003A67D5">
        <w:t>develops</w:t>
      </w:r>
      <w:r w:rsidR="00F642E7" w:rsidRPr="003A67D5">
        <w:t xml:space="preserve">, educational and appropriate </w:t>
      </w:r>
      <w:r w:rsidR="00B27578" w:rsidRPr="003A67D5">
        <w:t>interventions</w:t>
      </w:r>
      <w:r w:rsidR="00F642E7" w:rsidRPr="003A67D5">
        <w:t xml:space="preserve"> prove </w:t>
      </w:r>
      <w:r w:rsidR="00B27578" w:rsidRPr="003A67D5">
        <w:t>productive</w:t>
      </w:r>
      <w:r w:rsidR="00F642E7" w:rsidRPr="003A67D5">
        <w:t>.</w:t>
      </w:r>
      <w:r w:rsidR="00B27578" w:rsidRPr="003A67D5">
        <w:t xml:space="preserve">  </w:t>
      </w:r>
    </w:p>
    <w:p w14:paraId="69A11942" w14:textId="77777777" w:rsidR="00B27578" w:rsidRPr="003A67D5" w:rsidRDefault="00E84D89" w:rsidP="008F39C6">
      <w:pPr>
        <w:pStyle w:val="Title"/>
        <w:jc w:val="left"/>
        <w:rPr>
          <w:b/>
        </w:rPr>
      </w:pPr>
      <w:r w:rsidRPr="003A67D5">
        <w:rPr>
          <w:b/>
        </w:rPr>
        <w:tab/>
      </w:r>
      <w:r w:rsidRPr="003A67D5">
        <w:rPr>
          <w:b/>
        </w:rPr>
        <w:tab/>
      </w:r>
      <w:r w:rsidRPr="003A67D5">
        <w:rPr>
          <w:b/>
        </w:rPr>
        <w:tab/>
      </w:r>
      <w:r w:rsidRPr="003A67D5">
        <w:rPr>
          <w:b/>
        </w:rPr>
        <w:tab/>
      </w:r>
      <w:r w:rsidRPr="003A67D5">
        <w:rPr>
          <w:b/>
        </w:rPr>
        <w:tab/>
        <w:t>Signs and Symptoms</w:t>
      </w:r>
    </w:p>
    <w:p w14:paraId="6452E22D" w14:textId="77777777" w:rsidR="00FF013B" w:rsidRPr="003A67D5" w:rsidRDefault="00E84D89" w:rsidP="00FB6AF3">
      <w:pPr>
        <w:pStyle w:val="Title"/>
        <w:jc w:val="left"/>
      </w:pPr>
      <w:r w:rsidRPr="003A67D5">
        <w:tab/>
        <w:t xml:space="preserve">All cases which account for the occurrence </w:t>
      </w:r>
      <w:r w:rsidR="009275FA" w:rsidRPr="003A67D5">
        <w:t>of spina bifida are not known.</w:t>
      </w:r>
      <w:r w:rsidR="005F45E9" w:rsidRPr="003A67D5">
        <w:t xml:space="preserve"> </w:t>
      </w:r>
      <w:r w:rsidR="00B91B15" w:rsidRPr="003A67D5">
        <w:t xml:space="preserve">Similar to </w:t>
      </w:r>
      <w:r w:rsidR="00A456EC" w:rsidRPr="003A67D5">
        <w:t>several</w:t>
      </w:r>
      <w:r w:rsidR="00B91B15" w:rsidRPr="003A67D5">
        <w:t xml:space="preserve"> other complexities,</w:t>
      </w:r>
      <w:r w:rsidR="004D0FA3" w:rsidRPr="003A67D5">
        <w:t xml:space="preserve"> </w:t>
      </w:r>
      <w:r w:rsidR="00991E04" w:rsidRPr="003A67D5">
        <w:t>it results from a combination</w:t>
      </w:r>
      <w:r w:rsidR="00416432" w:rsidRPr="003A67D5">
        <w:t xml:space="preserve"> of</w:t>
      </w:r>
      <w:r w:rsidR="007E5B55" w:rsidRPr="003A67D5">
        <w:t xml:space="preserve"> </w:t>
      </w:r>
      <w:r w:rsidR="009347AD" w:rsidRPr="003A67D5">
        <w:t>environmental and genetic risk factors</w:t>
      </w:r>
      <w:r w:rsidR="00150FEB" w:rsidRPr="003A67D5">
        <w:t xml:space="preserve"> as family history to folate defic</w:t>
      </w:r>
      <w:r w:rsidR="00AF3037" w:rsidRPr="003A67D5">
        <w:t xml:space="preserve">iency and </w:t>
      </w:r>
      <w:r w:rsidR="00B86E32" w:rsidRPr="003A67D5">
        <w:t xml:space="preserve">tube defect. </w:t>
      </w:r>
      <w:r w:rsidR="00833BBA" w:rsidRPr="003A67D5">
        <w:t xml:space="preserve">Spina bifida can cause </w:t>
      </w:r>
      <w:r w:rsidR="00C1453D" w:rsidRPr="003A67D5">
        <w:t xml:space="preserve">minor </w:t>
      </w:r>
      <w:r w:rsidR="00C1453D" w:rsidRPr="003A67D5">
        <w:lastRenderedPageBreak/>
        <w:t xml:space="preserve">physical </w:t>
      </w:r>
      <w:r w:rsidR="007028FA" w:rsidRPr="003A67D5">
        <w:t>symptoms</w:t>
      </w:r>
      <w:r w:rsidR="00C1453D" w:rsidRPr="003A67D5">
        <w:t xml:space="preserve"> or disabilities.</w:t>
      </w:r>
      <w:r w:rsidR="00AA2EFC" w:rsidRPr="003A67D5">
        <w:t xml:space="preserve"> </w:t>
      </w:r>
      <w:r w:rsidR="006F6D17" w:rsidRPr="003A67D5">
        <w:t>When it is severe,</w:t>
      </w:r>
      <w:r w:rsidR="001600D4" w:rsidRPr="003A67D5">
        <w:t xml:space="preserve"> it leads to further critical physical disabilities.</w:t>
      </w:r>
      <w:r w:rsidR="00A551F8" w:rsidRPr="003A67D5">
        <w:t xml:space="preserve"> It is affected </w:t>
      </w:r>
      <w:r w:rsidR="003D4CE9" w:rsidRPr="003A67D5">
        <w:t xml:space="preserve">by the </w:t>
      </w:r>
      <w:r w:rsidR="00A551F8" w:rsidRPr="003A67D5">
        <w:t>location and size of the tube,</w:t>
      </w:r>
      <w:r w:rsidR="00A93FFB" w:rsidRPr="003A67D5">
        <w:t xml:space="preserve"> </w:t>
      </w:r>
      <w:r w:rsidR="003D4CE9" w:rsidRPr="003A67D5">
        <w:t>the skin around the affected area</w:t>
      </w:r>
      <w:r w:rsidR="00886E25" w:rsidRPr="003A67D5">
        <w:t xml:space="preserve"> and </w:t>
      </w:r>
      <w:r w:rsidR="00F5479D" w:rsidRPr="003A67D5">
        <w:t>th</w:t>
      </w:r>
      <w:r w:rsidR="002847DE" w:rsidRPr="003A67D5">
        <w:t xml:space="preserve">e spinal nerves coming out of the spinal </w:t>
      </w:r>
      <w:r w:rsidR="00516CFD" w:rsidRPr="003A67D5">
        <w:t>cord</w:t>
      </w:r>
      <w:r w:rsidR="006959B7" w:rsidRPr="003A67D5">
        <w:t xml:space="preserve"> </w:t>
      </w:r>
      <w:r w:rsidR="006959B7" w:rsidRPr="003A67D5">
        <w:fldChar w:fldCharType="begin"/>
      </w:r>
      <w:r w:rsidR="006959B7" w:rsidRPr="003A67D5">
        <w:instrText xml:space="preserve"> ADDIN ZOTERO_ITEM CSL_CITATION {"citationID":"qKqsMjpi","properties":{"formattedCitation":"(\\uc0\\u8220{}Spina bifida - Symptoms and causes,\\uc0\\u8221{} n.d.)","plainCitation":"(“Spina bifida - Symptoms and causes,” n.d.)","noteIndex":0},"citationItems":[{"id":461,"uris":["http://zotero.org/users/local/yvjivw9i/items/MGYDKRR7"],"uri":["http://zotero.org/users/local/yvjivw9i/items/MGYDKRR7"],"itemData":{"id":461,"type":"webpage","title":"Spina bifida - Symptoms and causes","container-title":"Mayo Clinic","URL":"https://www.mayoclinic.org/diseases-conditions/spina-bifida/symptoms-causes/syc-20377860","language":"en","accessed":{"date-parts":[["2019",5,29]]}}}],"schema":"https://github.com/citation-style-language/schema/raw/master/csl-citation.json"} </w:instrText>
      </w:r>
      <w:r w:rsidR="006959B7" w:rsidRPr="003A67D5">
        <w:fldChar w:fldCharType="separate"/>
      </w:r>
      <w:r w:rsidR="006959B7" w:rsidRPr="003A67D5">
        <w:rPr>
          <w:rFonts w:cs="Times New Roman"/>
          <w:szCs w:val="24"/>
        </w:rPr>
        <w:t>(“Spina bifida - Symptoms and causes,” n.d.)</w:t>
      </w:r>
      <w:r w:rsidR="006959B7" w:rsidRPr="003A67D5">
        <w:fldChar w:fldCharType="end"/>
      </w:r>
      <w:r w:rsidR="00516CFD" w:rsidRPr="003A67D5">
        <w:t>.</w:t>
      </w:r>
      <w:r w:rsidR="00A93FFB" w:rsidRPr="003A67D5">
        <w:t xml:space="preserve"> </w:t>
      </w:r>
      <w:r w:rsidR="00E938FA" w:rsidRPr="003A67D5">
        <w:t xml:space="preserve">Mobility and walking problems </w:t>
      </w:r>
      <w:r w:rsidR="001259F6" w:rsidRPr="003A67D5">
        <w:t xml:space="preserve">can </w:t>
      </w:r>
      <w:r w:rsidR="00984C02" w:rsidRPr="003A67D5">
        <w:t xml:space="preserve">occur where </w:t>
      </w:r>
      <w:r w:rsidR="00561EF8" w:rsidRPr="003A67D5">
        <w:t xml:space="preserve">the factors deciding </w:t>
      </w:r>
      <w:r w:rsidR="001C1310" w:rsidRPr="003A67D5">
        <w:t>whet</w:t>
      </w:r>
      <w:r w:rsidR="00D158AF" w:rsidRPr="003A67D5">
        <w:t>her or not a child can walk are</w:t>
      </w:r>
      <w:r w:rsidR="003D267D" w:rsidRPr="003A67D5">
        <w:t xml:space="preserve"> </w:t>
      </w:r>
      <w:r w:rsidR="00A37EEA" w:rsidRPr="003A67D5">
        <w:t xml:space="preserve">dependent on the care received after and </w:t>
      </w:r>
      <w:r w:rsidR="0087421C" w:rsidRPr="003A67D5">
        <w:t>befor</w:t>
      </w:r>
      <w:r w:rsidR="00A37EEA" w:rsidRPr="003A67D5">
        <w:t>e birth.</w:t>
      </w:r>
      <w:r w:rsidR="0087421C" w:rsidRPr="003A67D5">
        <w:t xml:space="preserve"> Skin problems can also be found in the c</w:t>
      </w:r>
      <w:r w:rsidR="00223C4C" w:rsidRPr="003A67D5">
        <w:t xml:space="preserve"> children with spina bifida.</w:t>
      </w:r>
      <w:r w:rsidR="00CA52C2" w:rsidRPr="003A67D5">
        <w:t xml:space="preserve"> </w:t>
      </w:r>
      <w:r w:rsidR="00375AB9" w:rsidRPr="003A67D5">
        <w:t xml:space="preserve">They can have </w:t>
      </w:r>
      <w:r w:rsidR="00587445" w:rsidRPr="003A67D5">
        <w:t>wounds on</w:t>
      </w:r>
      <w:r w:rsidR="00C05412" w:rsidRPr="003A67D5">
        <w:t xml:space="preserve"> their legs, feet, buttock</w:t>
      </w:r>
      <w:r w:rsidR="00787257" w:rsidRPr="003A67D5">
        <w:t xml:space="preserve"> and back.</w:t>
      </w:r>
      <w:r w:rsidR="00722A58" w:rsidRPr="003A67D5">
        <w:t xml:space="preserve"> Blisters or sore can further become </w:t>
      </w:r>
      <w:r w:rsidR="000A3677" w:rsidRPr="003A67D5">
        <w:t xml:space="preserve">critical wounds or foot infections </w:t>
      </w:r>
      <w:r w:rsidR="00EE5A90" w:rsidRPr="003A67D5">
        <w:t>which are hard to cure.</w:t>
      </w:r>
      <w:r w:rsidR="00402843" w:rsidRPr="003A67D5">
        <w:t xml:space="preserve"> </w:t>
      </w:r>
      <w:r w:rsidR="00DA50C1" w:rsidRPr="003A67D5">
        <w:t xml:space="preserve">Other complexities involve </w:t>
      </w:r>
      <w:r w:rsidR="00837554" w:rsidRPr="003A67D5">
        <w:t xml:space="preserve">gastrointestinal </w:t>
      </w:r>
      <w:r w:rsidR="00B55491" w:rsidRPr="003A67D5">
        <w:t>disorder</w:t>
      </w:r>
      <w:r w:rsidR="00863F76" w:rsidRPr="003A67D5">
        <w:t xml:space="preserve">s, depression and </w:t>
      </w:r>
      <w:r w:rsidR="007568E9" w:rsidRPr="003A67D5">
        <w:t>urinary tract</w:t>
      </w:r>
      <w:r w:rsidR="00D269F8" w:rsidRPr="003A67D5">
        <w:t xml:space="preserve"> </w:t>
      </w:r>
      <w:r w:rsidR="007568E9" w:rsidRPr="003A67D5">
        <w:t>infections</w:t>
      </w:r>
      <w:r w:rsidR="00D269F8" w:rsidRPr="003A67D5">
        <w:t>.</w:t>
      </w:r>
      <w:r w:rsidR="00FD47F2" w:rsidRPr="003A67D5">
        <w:t xml:space="preserve"> Learning disabilities </w:t>
      </w:r>
      <w:r w:rsidR="00E760C1" w:rsidRPr="003A67D5">
        <w:t xml:space="preserve">may surface in children was difficulty </w:t>
      </w:r>
      <w:r w:rsidR="004B564E" w:rsidRPr="003A67D5">
        <w:t xml:space="preserve">in </w:t>
      </w:r>
      <w:r w:rsidR="00B901A9" w:rsidRPr="003A67D5">
        <w:t xml:space="preserve">understanding math, learning and </w:t>
      </w:r>
      <w:r w:rsidR="008104DE" w:rsidRPr="003A67D5">
        <w:t xml:space="preserve">paying </w:t>
      </w:r>
      <w:r w:rsidR="00934824" w:rsidRPr="003A67D5">
        <w:t xml:space="preserve">profound </w:t>
      </w:r>
      <w:r w:rsidRPr="003A67D5">
        <w:t>attention</w:t>
      </w:r>
      <w:r w:rsidR="00934824" w:rsidRPr="003A67D5">
        <w:t>.</w:t>
      </w:r>
    </w:p>
    <w:p w14:paraId="5ABBB316" w14:textId="77777777" w:rsidR="00556CAC" w:rsidRPr="003A67D5" w:rsidRDefault="00E84D89" w:rsidP="00FB6AF3">
      <w:pPr>
        <w:pStyle w:val="Title"/>
        <w:jc w:val="left"/>
        <w:rPr>
          <w:b/>
        </w:rPr>
      </w:pPr>
      <w:r w:rsidRPr="003A67D5">
        <w:rPr>
          <w:b/>
        </w:rPr>
        <w:tab/>
      </w:r>
      <w:r w:rsidRPr="003A67D5">
        <w:rPr>
          <w:b/>
        </w:rPr>
        <w:tab/>
      </w:r>
      <w:r w:rsidRPr="003A67D5">
        <w:rPr>
          <w:b/>
        </w:rPr>
        <w:tab/>
      </w:r>
      <w:r w:rsidRPr="003A67D5">
        <w:rPr>
          <w:b/>
        </w:rPr>
        <w:tab/>
      </w:r>
      <w:r w:rsidR="005E05D9" w:rsidRPr="003A67D5">
        <w:rPr>
          <w:b/>
        </w:rPr>
        <w:t>Treatment</w:t>
      </w:r>
      <w:r w:rsidRPr="003A67D5">
        <w:rPr>
          <w:b/>
        </w:rPr>
        <w:t xml:space="preserve"> and </w:t>
      </w:r>
      <w:r w:rsidR="005E05D9" w:rsidRPr="003A67D5">
        <w:rPr>
          <w:b/>
        </w:rPr>
        <w:t>Outcome</w:t>
      </w:r>
    </w:p>
    <w:p w14:paraId="6DD22B8E" w14:textId="77777777" w:rsidR="002E7291" w:rsidRPr="003A67D5" w:rsidRDefault="00E84D89" w:rsidP="00FB6AF3">
      <w:pPr>
        <w:pStyle w:val="Title"/>
        <w:jc w:val="left"/>
      </w:pPr>
      <w:r w:rsidRPr="003A67D5">
        <w:tab/>
      </w:r>
      <w:r w:rsidR="003576D4" w:rsidRPr="003A67D5">
        <w:t xml:space="preserve">The treatment </w:t>
      </w:r>
      <w:r w:rsidR="00096734" w:rsidRPr="003A67D5">
        <w:t>of spina bifida is dependent on the severity of the complexity.</w:t>
      </w:r>
      <w:r w:rsidR="002C6958" w:rsidRPr="003A67D5">
        <w:t xml:space="preserve"> It i</w:t>
      </w:r>
      <w:r w:rsidR="008C6D4F" w:rsidRPr="003A67D5">
        <w:t>s</w:t>
      </w:r>
      <w:r w:rsidR="00E723D0" w:rsidRPr="003A67D5">
        <w:t xml:space="preserve"> treated shortly after or before birth.</w:t>
      </w:r>
      <w:r w:rsidR="00F817B3" w:rsidRPr="003A67D5">
        <w:t xml:space="preserve"> Childr</w:t>
      </w:r>
      <w:r w:rsidR="000D4FE5" w:rsidRPr="003A67D5">
        <w:t>en with Meningomyeloce</w:t>
      </w:r>
      <w:r w:rsidR="00BC228C" w:rsidRPr="003A67D5">
        <w:t xml:space="preserve">le are primarily operated within 2 to 3 days </w:t>
      </w:r>
      <w:r w:rsidR="00124E8A" w:rsidRPr="003A67D5">
        <w:t>of bir</w:t>
      </w:r>
      <w:r w:rsidR="000860AB" w:rsidRPr="003A67D5">
        <w:t xml:space="preserve">th. It prevents the infection and </w:t>
      </w:r>
      <w:r w:rsidR="00FA0022" w:rsidRPr="003A67D5">
        <w:t xml:space="preserve">shields the spinal cord </w:t>
      </w:r>
      <w:r w:rsidR="00EC48DB" w:rsidRPr="003A67D5">
        <w:t>from getting m</w:t>
      </w:r>
      <w:r w:rsidR="00FA0022" w:rsidRPr="003A67D5">
        <w:t>o</w:t>
      </w:r>
      <w:r w:rsidR="00EC48DB" w:rsidRPr="003A67D5">
        <w:t>r</w:t>
      </w:r>
      <w:r w:rsidR="00FA0022" w:rsidRPr="003A67D5">
        <w:t>e damage.</w:t>
      </w:r>
      <w:r w:rsidR="00F7542E" w:rsidRPr="003A67D5">
        <w:t xml:space="preserve"> Surgery is used to treat the child and in most of the cases, children</w:t>
      </w:r>
      <w:r w:rsidR="007F16F9" w:rsidRPr="003A67D5">
        <w:t xml:space="preserve"> a</w:t>
      </w:r>
      <w:r w:rsidR="00F7542E" w:rsidRPr="003A67D5">
        <w:t>re not paralyzed.</w:t>
      </w:r>
      <w:r w:rsidR="007F16F9" w:rsidRPr="003A67D5">
        <w:t xml:space="preserve"> </w:t>
      </w:r>
      <w:r w:rsidR="003C3A77" w:rsidRPr="003A67D5">
        <w:t>Several</w:t>
      </w:r>
      <w:r w:rsidR="00E24A13" w:rsidRPr="003A67D5">
        <w:t xml:space="preserve"> children with the condition grow </w:t>
      </w:r>
      <w:r w:rsidR="00AD41E0" w:rsidRPr="003A67D5">
        <w:t>without com</w:t>
      </w:r>
      <w:r w:rsidR="00FF54CF" w:rsidRPr="003A67D5">
        <w:t>plexities but they ought to</w:t>
      </w:r>
      <w:r w:rsidR="003376EB" w:rsidRPr="003A67D5">
        <w:t xml:space="preserve"> be checked </w:t>
      </w:r>
      <w:r w:rsidR="00BC7FB3" w:rsidRPr="003A67D5">
        <w:t>as they may have other adverse complexities.</w:t>
      </w:r>
      <w:r w:rsidR="00EB1D59" w:rsidRPr="003A67D5">
        <w:t xml:space="preserve"> For children </w:t>
      </w:r>
      <w:r w:rsidR="0086635A" w:rsidRPr="003A67D5">
        <w:t>with O</w:t>
      </w:r>
      <w:r w:rsidR="007F6ED6" w:rsidRPr="003A67D5">
        <w:t>S</w:t>
      </w:r>
      <w:r w:rsidR="0086635A" w:rsidRPr="003A67D5">
        <w:t xml:space="preserve">D, they ought to visit </w:t>
      </w:r>
      <w:r w:rsidR="001B34CB" w:rsidRPr="003A67D5">
        <w:t xml:space="preserve">a surgeon. A wide range of experts thinks </w:t>
      </w:r>
      <w:r w:rsidR="00C8233E" w:rsidRPr="003A67D5">
        <w:t xml:space="preserve">surgery is </w:t>
      </w:r>
      <w:r w:rsidR="00E701D9" w:rsidRPr="003A67D5">
        <w:t xml:space="preserve">required in the early stages to </w:t>
      </w:r>
      <w:r w:rsidR="0094695A" w:rsidRPr="003A67D5">
        <w:t xml:space="preserve">keep the brain and nerves from becoming damaged with the passage </w:t>
      </w:r>
      <w:r w:rsidR="008E0C11" w:rsidRPr="003A67D5">
        <w:t>of time and growth of children.</w:t>
      </w:r>
      <w:r w:rsidR="004B4895" w:rsidRPr="003A67D5">
        <w:t xml:space="preserve"> </w:t>
      </w:r>
      <w:r w:rsidR="00E246B2" w:rsidRPr="003A67D5">
        <w:t>In spina bifida occulta, treatment is not necessary.</w:t>
      </w:r>
      <w:r w:rsidR="007F6ED6" w:rsidRPr="003A67D5">
        <w:t xml:space="preserve"> Ho</w:t>
      </w:r>
      <w:r w:rsidR="00F253CB" w:rsidRPr="003A67D5">
        <w:t xml:space="preserve">wever, it </w:t>
      </w:r>
      <w:r w:rsidR="00AB1C8A" w:rsidRPr="003A67D5">
        <w:t xml:space="preserve">is key to discuss </w:t>
      </w:r>
      <w:r w:rsidR="0019046B" w:rsidRPr="003A67D5">
        <w:t>outcomes rela</w:t>
      </w:r>
      <w:r w:rsidR="0015136E" w:rsidRPr="003A67D5">
        <w:t xml:space="preserve">ted to the prevention of </w:t>
      </w:r>
      <w:r w:rsidR="002449F0" w:rsidRPr="003A67D5">
        <w:t>spina bifida.</w:t>
      </w:r>
      <w:r w:rsidR="000666AE" w:rsidRPr="003A67D5">
        <w:t xml:space="preserve"> Though there </w:t>
      </w:r>
      <w:r w:rsidR="00D07008" w:rsidRPr="003A67D5">
        <w:t>exist</w:t>
      </w:r>
      <w:r w:rsidR="000666AE" w:rsidRPr="003A67D5">
        <w:t xml:space="preserve"> no prominent causes, </w:t>
      </w:r>
      <w:r w:rsidR="00D07008" w:rsidRPr="003A67D5">
        <w:t xml:space="preserve">it </w:t>
      </w:r>
      <w:r w:rsidR="009C65C5" w:rsidRPr="003A67D5">
        <w:t>has bens that women</w:t>
      </w:r>
      <w:r w:rsidR="0083259D" w:rsidRPr="003A67D5">
        <w:t xml:space="preserve"> who are old to give birth to babies </w:t>
      </w:r>
      <w:r w:rsidR="00D4215C" w:rsidRPr="003A67D5">
        <w:t xml:space="preserve">ought </w:t>
      </w:r>
      <w:r w:rsidR="003979EC" w:rsidRPr="003A67D5">
        <w:t>t</w:t>
      </w:r>
      <w:r w:rsidR="00D4215C" w:rsidRPr="003A67D5">
        <w:t xml:space="preserve">o take </w:t>
      </w:r>
      <w:r w:rsidR="00217DEE" w:rsidRPr="003A67D5">
        <w:t xml:space="preserve">folic acid during the three months </w:t>
      </w:r>
      <w:r w:rsidR="00E8317E" w:rsidRPr="003A67D5">
        <w:t>and before pregnancy.</w:t>
      </w:r>
    </w:p>
    <w:p w14:paraId="32DDDB40" w14:textId="77777777" w:rsidR="002D363A" w:rsidRPr="003A67D5" w:rsidRDefault="00E84D89" w:rsidP="00FB6AF3">
      <w:pPr>
        <w:pStyle w:val="Title"/>
        <w:jc w:val="left"/>
      </w:pPr>
      <w:r w:rsidRPr="003A67D5">
        <w:t xml:space="preserve"> </w:t>
      </w:r>
    </w:p>
    <w:p w14:paraId="0430F90D" w14:textId="77777777" w:rsidR="002D363A" w:rsidRPr="003A67D5" w:rsidRDefault="002D363A">
      <w:pPr>
        <w:pStyle w:val="Title"/>
      </w:pPr>
    </w:p>
    <w:p w14:paraId="65CF102F" w14:textId="77777777" w:rsidR="002D363A" w:rsidRPr="003A67D5" w:rsidRDefault="002D363A">
      <w:pPr>
        <w:pStyle w:val="Title"/>
      </w:pPr>
    </w:p>
    <w:p w14:paraId="53ACB836" w14:textId="77777777" w:rsidR="002A2A03" w:rsidRPr="003A67D5" w:rsidRDefault="00E84D89" w:rsidP="00276898">
      <w:pPr>
        <w:pStyle w:val="Title"/>
        <w:ind w:left="2880" w:firstLine="720"/>
        <w:jc w:val="left"/>
      </w:pPr>
      <w:r w:rsidRPr="003A67D5">
        <w:t>References</w:t>
      </w:r>
    </w:p>
    <w:p w14:paraId="2423C0FE" w14:textId="77777777" w:rsidR="006959B7" w:rsidRPr="003A67D5" w:rsidRDefault="00E84D89" w:rsidP="006959B7">
      <w:pPr>
        <w:pStyle w:val="Bibliography"/>
      </w:pPr>
      <w:r w:rsidRPr="003A67D5">
        <w:fldChar w:fldCharType="begin"/>
      </w:r>
      <w:r w:rsidRPr="003A67D5">
        <w:instrText xml:space="preserve"> ADDIN ZOTERO_BIBL {"uncited":[],"omitted":[],"custom":[]} CSL_BIBLIOGRAPHY </w:instrText>
      </w:r>
      <w:r w:rsidRPr="003A67D5">
        <w:fldChar w:fldCharType="separate"/>
      </w:r>
      <w:r w:rsidRPr="003A67D5">
        <w:t>Spina bifida - Symptoms and causes. (n.d.). Retrieved May 29, 2019, from Mayo Clinic website: https://www.mayoclinic.org/diseases-conditions/spina-bifida/symptoms-causes/syc-20377860</w:t>
      </w:r>
    </w:p>
    <w:p w14:paraId="0AAF8DCB" w14:textId="77777777" w:rsidR="006959B7" w:rsidRPr="003A67D5" w:rsidRDefault="00E84D89" w:rsidP="006959B7">
      <w:pPr>
        <w:pStyle w:val="Bibliography"/>
      </w:pPr>
      <w:r w:rsidRPr="003A67D5">
        <w:t>Spina bifida (Split Spine): Causes, Symptoms, Diagnoses, and Treatment. (n.d.). Retrieved May 29, 2019, from https://www.webmd.com/parenting/baby/spina-bifida#1</w:t>
      </w:r>
    </w:p>
    <w:p w14:paraId="0BDF5D18" w14:textId="77777777" w:rsidR="006959B7" w:rsidRPr="003A67D5" w:rsidRDefault="00E84D89" w:rsidP="006959B7">
      <w:pPr>
        <w:pStyle w:val="Bibliography"/>
      </w:pPr>
      <w:r w:rsidRPr="003A67D5">
        <w:t>What is Spina Bifida? (n.d.). Retrieved May 29, 2019, from Spina Bifida Association website: https://www.spinabifidaassociation.org/what-is-spina-bifida/</w:t>
      </w:r>
    </w:p>
    <w:p w14:paraId="13032BFA" w14:textId="77777777" w:rsidR="002A2A03" w:rsidRDefault="00E84D89">
      <w:pPr>
        <w:ind w:left="720" w:hanging="720"/>
      </w:pPr>
      <w:r w:rsidRPr="003A67D5"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36E39EE" w16cid:durableId="2098F4BC"/>
  <w16cid:commentId w16cid:paraId="49107DA2" w16cid:durableId="2098F4D1"/>
  <w16cid:commentId w16cid:paraId="6481850B" w16cid:durableId="2098F4ED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4925239" w14:textId="77777777" w:rsidR="00A6549C" w:rsidRDefault="00A6549C">
      <w:pPr>
        <w:spacing w:line="240" w:lineRule="auto"/>
      </w:pPr>
      <w:r>
        <w:separator/>
      </w:r>
    </w:p>
  </w:endnote>
  <w:endnote w:type="continuationSeparator" w:id="0">
    <w:p w14:paraId="088215AD" w14:textId="77777777" w:rsidR="00A6549C" w:rsidRDefault="00A6549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20D004" w14:textId="77777777" w:rsidR="00A6549C" w:rsidRDefault="00A6549C">
      <w:pPr>
        <w:spacing w:line="240" w:lineRule="auto"/>
      </w:pPr>
      <w:r>
        <w:separator/>
      </w:r>
    </w:p>
  </w:footnote>
  <w:footnote w:type="continuationSeparator" w:id="0">
    <w:p w14:paraId="0E63314D" w14:textId="77777777" w:rsidR="00A6549C" w:rsidRDefault="00A6549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F2EEC5" w14:textId="77777777" w:rsidR="002A2A03" w:rsidRDefault="00E84D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1BED122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224FC4" w14:textId="77777777" w:rsidR="002A2A03" w:rsidRDefault="00E84D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01921">
      <w:rPr>
        <w:rStyle w:val="PageNumber"/>
        <w:noProof/>
      </w:rPr>
      <w:t>5</w:t>
    </w:r>
    <w:r>
      <w:rPr>
        <w:rStyle w:val="PageNumber"/>
      </w:rPr>
      <w:fldChar w:fldCharType="end"/>
    </w:r>
  </w:p>
  <w:p w14:paraId="3E5ACB13" w14:textId="77777777" w:rsidR="002A2A03" w:rsidRDefault="00E84D89">
    <w:pPr>
      <w:pStyle w:val="Header"/>
      <w:ind w:right="360" w:firstLine="0"/>
    </w:pPr>
    <w:r>
      <w:t>DISABILITY RESEARCH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5AB009F" w14:textId="77777777" w:rsidR="002A2A03" w:rsidRDefault="00E84D8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A67D5">
      <w:rPr>
        <w:rStyle w:val="PageNumber"/>
        <w:noProof/>
      </w:rPr>
      <w:t>1</w:t>
    </w:r>
    <w:r>
      <w:rPr>
        <w:rStyle w:val="PageNumber"/>
      </w:rPr>
      <w:fldChar w:fldCharType="end"/>
    </w:r>
  </w:p>
  <w:p w14:paraId="7C439698" w14:textId="77777777" w:rsidR="002D363A" w:rsidRDefault="00E84D89" w:rsidP="002D363A">
    <w:pPr>
      <w:ind w:firstLine="0"/>
    </w:pPr>
    <w:r>
      <w:t>Running h</w:t>
    </w:r>
    <w:r w:rsidR="00EB26FE">
      <w:t xml:space="preserve">ead: </w:t>
    </w:r>
    <w:r>
      <w:t>SPINA BIFIDA</w:t>
    </w:r>
  </w:p>
  <w:p w14:paraId="47F54652" w14:textId="77777777" w:rsidR="002A2A03" w:rsidRDefault="00E84D89">
    <w:pPr>
      <w:ind w:right="360" w:firstLine="0"/>
    </w:pP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07C59"/>
    <w:rsid w:val="00051865"/>
    <w:rsid w:val="00051F0C"/>
    <w:rsid w:val="000666AE"/>
    <w:rsid w:val="00067E4F"/>
    <w:rsid w:val="000860AB"/>
    <w:rsid w:val="00093EA6"/>
    <w:rsid w:val="000956C6"/>
    <w:rsid w:val="00096734"/>
    <w:rsid w:val="000A3677"/>
    <w:rsid w:val="000A4449"/>
    <w:rsid w:val="000B07F2"/>
    <w:rsid w:val="000B0A32"/>
    <w:rsid w:val="000C198A"/>
    <w:rsid w:val="000D4FE5"/>
    <w:rsid w:val="000E5218"/>
    <w:rsid w:val="000F54E4"/>
    <w:rsid w:val="00101921"/>
    <w:rsid w:val="00105252"/>
    <w:rsid w:val="00112DE3"/>
    <w:rsid w:val="00124E8A"/>
    <w:rsid w:val="001259F6"/>
    <w:rsid w:val="00135DCC"/>
    <w:rsid w:val="00144E46"/>
    <w:rsid w:val="00150FEB"/>
    <w:rsid w:val="0015136E"/>
    <w:rsid w:val="001600D4"/>
    <w:rsid w:val="00163535"/>
    <w:rsid w:val="00173FC8"/>
    <w:rsid w:val="00183169"/>
    <w:rsid w:val="0019046B"/>
    <w:rsid w:val="001916F5"/>
    <w:rsid w:val="00193111"/>
    <w:rsid w:val="00197D53"/>
    <w:rsid w:val="001A0A79"/>
    <w:rsid w:val="001B28DA"/>
    <w:rsid w:val="001B34CB"/>
    <w:rsid w:val="001B50A9"/>
    <w:rsid w:val="001C1310"/>
    <w:rsid w:val="001C1626"/>
    <w:rsid w:val="001C3434"/>
    <w:rsid w:val="001D5416"/>
    <w:rsid w:val="001F4D42"/>
    <w:rsid w:val="00211B40"/>
    <w:rsid w:val="002123B1"/>
    <w:rsid w:val="00217DEE"/>
    <w:rsid w:val="00221365"/>
    <w:rsid w:val="00223C4C"/>
    <w:rsid w:val="002449F0"/>
    <w:rsid w:val="0025302A"/>
    <w:rsid w:val="002553D6"/>
    <w:rsid w:val="002554EC"/>
    <w:rsid w:val="002679CD"/>
    <w:rsid w:val="00270DA6"/>
    <w:rsid w:val="002747B4"/>
    <w:rsid w:val="00276898"/>
    <w:rsid w:val="00281BFE"/>
    <w:rsid w:val="0028432D"/>
    <w:rsid w:val="00284719"/>
    <w:rsid w:val="002847DE"/>
    <w:rsid w:val="00284BF1"/>
    <w:rsid w:val="00297733"/>
    <w:rsid w:val="002A2A03"/>
    <w:rsid w:val="002B26A9"/>
    <w:rsid w:val="002B5996"/>
    <w:rsid w:val="002C4666"/>
    <w:rsid w:val="002C6958"/>
    <w:rsid w:val="002D1977"/>
    <w:rsid w:val="002D363A"/>
    <w:rsid w:val="002E0B59"/>
    <w:rsid w:val="002E7291"/>
    <w:rsid w:val="002E7F86"/>
    <w:rsid w:val="002F79DC"/>
    <w:rsid w:val="00304ABD"/>
    <w:rsid w:val="003074D4"/>
    <w:rsid w:val="00307990"/>
    <w:rsid w:val="00311ED7"/>
    <w:rsid w:val="003147B7"/>
    <w:rsid w:val="00316C23"/>
    <w:rsid w:val="003376EB"/>
    <w:rsid w:val="00353DDC"/>
    <w:rsid w:val="003576D4"/>
    <w:rsid w:val="00375AB9"/>
    <w:rsid w:val="003979EC"/>
    <w:rsid w:val="003A1731"/>
    <w:rsid w:val="003A67D5"/>
    <w:rsid w:val="003B40E9"/>
    <w:rsid w:val="003C3A77"/>
    <w:rsid w:val="003D0A49"/>
    <w:rsid w:val="003D14C6"/>
    <w:rsid w:val="003D267D"/>
    <w:rsid w:val="003D4CE9"/>
    <w:rsid w:val="00402843"/>
    <w:rsid w:val="00416432"/>
    <w:rsid w:val="0042514A"/>
    <w:rsid w:val="00442000"/>
    <w:rsid w:val="00442A06"/>
    <w:rsid w:val="004530FF"/>
    <w:rsid w:val="00472B0F"/>
    <w:rsid w:val="00481407"/>
    <w:rsid w:val="00486999"/>
    <w:rsid w:val="004A4FAC"/>
    <w:rsid w:val="004B4895"/>
    <w:rsid w:val="004B564E"/>
    <w:rsid w:val="004D0FA3"/>
    <w:rsid w:val="004D125E"/>
    <w:rsid w:val="004F1AB1"/>
    <w:rsid w:val="00507B95"/>
    <w:rsid w:val="00516CFD"/>
    <w:rsid w:val="00517FF7"/>
    <w:rsid w:val="005337C1"/>
    <w:rsid w:val="005400A9"/>
    <w:rsid w:val="005424A7"/>
    <w:rsid w:val="00556CAC"/>
    <w:rsid w:val="00561EF8"/>
    <w:rsid w:val="00577F47"/>
    <w:rsid w:val="00583F96"/>
    <w:rsid w:val="005862DA"/>
    <w:rsid w:val="00587445"/>
    <w:rsid w:val="00590EC3"/>
    <w:rsid w:val="005B0BBC"/>
    <w:rsid w:val="005B294E"/>
    <w:rsid w:val="005D3888"/>
    <w:rsid w:val="005D5341"/>
    <w:rsid w:val="005E05D9"/>
    <w:rsid w:val="005F45E9"/>
    <w:rsid w:val="005F5B64"/>
    <w:rsid w:val="00613C9D"/>
    <w:rsid w:val="006219F7"/>
    <w:rsid w:val="00626612"/>
    <w:rsid w:val="00631806"/>
    <w:rsid w:val="00635EA6"/>
    <w:rsid w:val="00647319"/>
    <w:rsid w:val="0065456D"/>
    <w:rsid w:val="00676EDD"/>
    <w:rsid w:val="00687A79"/>
    <w:rsid w:val="006930A0"/>
    <w:rsid w:val="006959B7"/>
    <w:rsid w:val="006A0CB5"/>
    <w:rsid w:val="006B3218"/>
    <w:rsid w:val="006B5A87"/>
    <w:rsid w:val="006B69E8"/>
    <w:rsid w:val="006C3B6F"/>
    <w:rsid w:val="006F390F"/>
    <w:rsid w:val="006F6D17"/>
    <w:rsid w:val="007028FA"/>
    <w:rsid w:val="00722A58"/>
    <w:rsid w:val="007307DE"/>
    <w:rsid w:val="007355FE"/>
    <w:rsid w:val="007568E9"/>
    <w:rsid w:val="00771A76"/>
    <w:rsid w:val="00787257"/>
    <w:rsid w:val="007A7B88"/>
    <w:rsid w:val="007B7A74"/>
    <w:rsid w:val="007D2A65"/>
    <w:rsid w:val="007E2B28"/>
    <w:rsid w:val="007E5B55"/>
    <w:rsid w:val="007F16F9"/>
    <w:rsid w:val="007F6ED6"/>
    <w:rsid w:val="0080383E"/>
    <w:rsid w:val="00805B40"/>
    <w:rsid w:val="008104DE"/>
    <w:rsid w:val="00814F59"/>
    <w:rsid w:val="0081710B"/>
    <w:rsid w:val="00822BBE"/>
    <w:rsid w:val="00825E16"/>
    <w:rsid w:val="0083259D"/>
    <w:rsid w:val="00833BBA"/>
    <w:rsid w:val="00837554"/>
    <w:rsid w:val="00844FF1"/>
    <w:rsid w:val="00846A7F"/>
    <w:rsid w:val="00863F76"/>
    <w:rsid w:val="0086635A"/>
    <w:rsid w:val="00866EBA"/>
    <w:rsid w:val="0087421C"/>
    <w:rsid w:val="008751D2"/>
    <w:rsid w:val="00886E25"/>
    <w:rsid w:val="008A3771"/>
    <w:rsid w:val="008C0DB0"/>
    <w:rsid w:val="008C6D4F"/>
    <w:rsid w:val="008E0C11"/>
    <w:rsid w:val="008E4017"/>
    <w:rsid w:val="008F39C6"/>
    <w:rsid w:val="00900656"/>
    <w:rsid w:val="00903EBA"/>
    <w:rsid w:val="009126A7"/>
    <w:rsid w:val="009206A5"/>
    <w:rsid w:val="00924E6A"/>
    <w:rsid w:val="009275FA"/>
    <w:rsid w:val="009347AD"/>
    <w:rsid w:val="00934824"/>
    <w:rsid w:val="00934B93"/>
    <w:rsid w:val="00937386"/>
    <w:rsid w:val="00942167"/>
    <w:rsid w:val="0094695A"/>
    <w:rsid w:val="00952E56"/>
    <w:rsid w:val="00963AF8"/>
    <w:rsid w:val="00970A2A"/>
    <w:rsid w:val="0097569B"/>
    <w:rsid w:val="00982D69"/>
    <w:rsid w:val="00984C02"/>
    <w:rsid w:val="0098775E"/>
    <w:rsid w:val="00991E04"/>
    <w:rsid w:val="009A3D7C"/>
    <w:rsid w:val="009B0FF8"/>
    <w:rsid w:val="009C38F9"/>
    <w:rsid w:val="009C65C5"/>
    <w:rsid w:val="009E60F7"/>
    <w:rsid w:val="009F3633"/>
    <w:rsid w:val="009F4871"/>
    <w:rsid w:val="009F7444"/>
    <w:rsid w:val="00A1334F"/>
    <w:rsid w:val="00A16CC0"/>
    <w:rsid w:val="00A37EEA"/>
    <w:rsid w:val="00A456EC"/>
    <w:rsid w:val="00A466FB"/>
    <w:rsid w:val="00A53B8F"/>
    <w:rsid w:val="00A53C84"/>
    <w:rsid w:val="00A551F8"/>
    <w:rsid w:val="00A6549C"/>
    <w:rsid w:val="00A7380A"/>
    <w:rsid w:val="00A852E3"/>
    <w:rsid w:val="00A93FFB"/>
    <w:rsid w:val="00AA0C5B"/>
    <w:rsid w:val="00AA2EFC"/>
    <w:rsid w:val="00AB1C8A"/>
    <w:rsid w:val="00AB2E52"/>
    <w:rsid w:val="00AC2D53"/>
    <w:rsid w:val="00AD41E0"/>
    <w:rsid w:val="00AE0C3C"/>
    <w:rsid w:val="00AE368A"/>
    <w:rsid w:val="00AF3037"/>
    <w:rsid w:val="00B13375"/>
    <w:rsid w:val="00B22E76"/>
    <w:rsid w:val="00B27578"/>
    <w:rsid w:val="00B55491"/>
    <w:rsid w:val="00B624FE"/>
    <w:rsid w:val="00B741BF"/>
    <w:rsid w:val="00B80992"/>
    <w:rsid w:val="00B855EE"/>
    <w:rsid w:val="00B86E32"/>
    <w:rsid w:val="00B901A9"/>
    <w:rsid w:val="00B91B15"/>
    <w:rsid w:val="00BA2569"/>
    <w:rsid w:val="00BA2897"/>
    <w:rsid w:val="00BA2B67"/>
    <w:rsid w:val="00BC228C"/>
    <w:rsid w:val="00BC7199"/>
    <w:rsid w:val="00BC7FB3"/>
    <w:rsid w:val="00BE1AD8"/>
    <w:rsid w:val="00BE412D"/>
    <w:rsid w:val="00BF0C1F"/>
    <w:rsid w:val="00C003A3"/>
    <w:rsid w:val="00C05412"/>
    <w:rsid w:val="00C05AC0"/>
    <w:rsid w:val="00C104C9"/>
    <w:rsid w:val="00C1453D"/>
    <w:rsid w:val="00C34E57"/>
    <w:rsid w:val="00C67138"/>
    <w:rsid w:val="00C72A9C"/>
    <w:rsid w:val="00C8233E"/>
    <w:rsid w:val="00C9334A"/>
    <w:rsid w:val="00CA52C2"/>
    <w:rsid w:val="00CD209F"/>
    <w:rsid w:val="00CE31BC"/>
    <w:rsid w:val="00CF07C0"/>
    <w:rsid w:val="00CF29F0"/>
    <w:rsid w:val="00D026C2"/>
    <w:rsid w:val="00D07008"/>
    <w:rsid w:val="00D158AF"/>
    <w:rsid w:val="00D269F8"/>
    <w:rsid w:val="00D31ED1"/>
    <w:rsid w:val="00D36922"/>
    <w:rsid w:val="00D4215C"/>
    <w:rsid w:val="00D469E8"/>
    <w:rsid w:val="00D578F5"/>
    <w:rsid w:val="00D71664"/>
    <w:rsid w:val="00D80D32"/>
    <w:rsid w:val="00D84FA3"/>
    <w:rsid w:val="00D871C1"/>
    <w:rsid w:val="00D876A0"/>
    <w:rsid w:val="00DA3DC9"/>
    <w:rsid w:val="00DA50C1"/>
    <w:rsid w:val="00DE7014"/>
    <w:rsid w:val="00DF1E4A"/>
    <w:rsid w:val="00DF311B"/>
    <w:rsid w:val="00E01CE2"/>
    <w:rsid w:val="00E064E4"/>
    <w:rsid w:val="00E17FFA"/>
    <w:rsid w:val="00E21122"/>
    <w:rsid w:val="00E246B2"/>
    <w:rsid w:val="00E24A13"/>
    <w:rsid w:val="00E2603F"/>
    <w:rsid w:val="00E27E17"/>
    <w:rsid w:val="00E5256F"/>
    <w:rsid w:val="00E701D9"/>
    <w:rsid w:val="00E723D0"/>
    <w:rsid w:val="00E760C1"/>
    <w:rsid w:val="00E8317E"/>
    <w:rsid w:val="00E84D89"/>
    <w:rsid w:val="00E84E26"/>
    <w:rsid w:val="00E938FA"/>
    <w:rsid w:val="00EA1C74"/>
    <w:rsid w:val="00EB1D59"/>
    <w:rsid w:val="00EB26FE"/>
    <w:rsid w:val="00EC05ED"/>
    <w:rsid w:val="00EC48DB"/>
    <w:rsid w:val="00ED1EE7"/>
    <w:rsid w:val="00ED1F27"/>
    <w:rsid w:val="00ED31E5"/>
    <w:rsid w:val="00EE5A90"/>
    <w:rsid w:val="00EF4836"/>
    <w:rsid w:val="00F00F6A"/>
    <w:rsid w:val="00F13C02"/>
    <w:rsid w:val="00F15047"/>
    <w:rsid w:val="00F252F5"/>
    <w:rsid w:val="00F253CB"/>
    <w:rsid w:val="00F33A86"/>
    <w:rsid w:val="00F37285"/>
    <w:rsid w:val="00F37EE1"/>
    <w:rsid w:val="00F417FC"/>
    <w:rsid w:val="00F47B16"/>
    <w:rsid w:val="00F5479D"/>
    <w:rsid w:val="00F642E7"/>
    <w:rsid w:val="00F7508B"/>
    <w:rsid w:val="00F7542E"/>
    <w:rsid w:val="00F77715"/>
    <w:rsid w:val="00F817B3"/>
    <w:rsid w:val="00FA0022"/>
    <w:rsid w:val="00FA4B05"/>
    <w:rsid w:val="00FA7790"/>
    <w:rsid w:val="00FB0FEE"/>
    <w:rsid w:val="00FB32C6"/>
    <w:rsid w:val="00FB6AF3"/>
    <w:rsid w:val="00FC4117"/>
    <w:rsid w:val="00FD47F2"/>
    <w:rsid w:val="00FF013B"/>
    <w:rsid w:val="00FF49C3"/>
    <w:rsid w:val="00FF5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4D6D893"/>
  <w15:docId w15:val="{768DA481-1462-43C1-828D-3D50D439B7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959B7"/>
    <w:pPr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ED1F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1F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1F2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1F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1F27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1F2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1F2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microsoft.com/office/2016/09/relationships/commentsIds" Target="commentsIds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01</Words>
  <Characters>7418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2</cp:revision>
  <dcterms:created xsi:type="dcterms:W3CDTF">2019-05-29T07:17:00Z</dcterms:created>
  <dcterms:modified xsi:type="dcterms:W3CDTF">2019-05-29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rsgE1oU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